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3B42A6"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1A4571" w:rsidRDefault="0045499F" w:rsidP="00A848BA">
          <w:pPr>
            <w:pStyle w:val="TOC1"/>
            <w:jc w:val="both"/>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E56DDD" w:rsidRDefault="003B42A6" w:rsidP="00A848BA">
          <w:pPr>
            <w:pStyle w:val="TOC1"/>
            <w:jc w:val="both"/>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7A1B99" w:rsidRPr="007A1B99" w:rsidRDefault="007A1B99" w:rsidP="00A848BA">
          <w:pPr>
            <w:pStyle w:val="TOC1"/>
            <w:jc w:val="both"/>
            <w:rPr>
              <w:rtl/>
            </w:rPr>
          </w:pPr>
          <w:r w:rsidRPr="007A1B99">
            <w:rPr>
              <w:rtl/>
            </w:rPr>
            <w:t>תיאור מסגרת הפרויקט</w:t>
          </w:r>
          <w:r w:rsidRPr="007A1B99">
            <w:rPr>
              <w:rtl/>
            </w:rPr>
            <w:tab/>
          </w:r>
          <w:r>
            <w:rPr>
              <w:rFonts w:hint="cs"/>
              <w:rtl/>
            </w:rPr>
            <w:t>4</w:t>
          </w:r>
        </w:p>
        <w:p w:rsidR="001A4571" w:rsidRDefault="003B42A6" w:rsidP="00A848BA">
          <w:pPr>
            <w:pStyle w:val="TOC1"/>
            <w:jc w:val="both"/>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7C6B49" w:rsidRDefault="007C6B49" w:rsidP="00A848BA">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A848B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A848B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3B42A6" w:rsidP="00A848BA">
          <w:pPr>
            <w:pStyle w:val="TOC1"/>
            <w:jc w:val="both"/>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3B42A6" w:rsidP="00A848BA">
          <w:pPr>
            <w:pStyle w:val="TOC1"/>
            <w:jc w:val="both"/>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3"/>
            <w:tabs>
              <w:tab w:val="right" w:leader="dot" w:pos="8495"/>
            </w:tabs>
            <w:jc w:val="both"/>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fldChar w:fldCharType="separate"/>
            </w:r>
            <w:r w:rsidR="008D7500">
              <w:rPr>
                <w:rFonts w:hint="cs"/>
                <w:b/>
                <w:bCs/>
                <w:noProof/>
                <w:webHidden/>
                <w:rtl/>
              </w:rPr>
              <w:t>שגיאה! הסימניה אינה מוגדרת.</w:t>
            </w:r>
            <w:r w:rsidR="001A4571">
              <w:rPr>
                <w:noProof/>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8D7500">
              <w:rPr>
                <w:webHidden/>
                <w:rtl/>
              </w:rPr>
              <w:t>2</w:t>
            </w:r>
            <w:r w:rsidR="001A4571">
              <w:rPr>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8D7500">
              <w:rPr>
                <w:noProof/>
                <w:webHidden/>
                <w:rtl/>
              </w:rPr>
              <w:t>2</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fldChar w:fldCharType="separate"/>
            </w:r>
            <w:r w:rsidR="008D7500">
              <w:rPr>
                <w:rFonts w:hint="cs"/>
                <w:b/>
                <w:bCs/>
                <w:noProof/>
                <w:webHidden/>
                <w:rtl/>
              </w:rPr>
              <w:t>שגיאה! הסימניה אינה מוגדרת.</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fldChar w:fldCharType="separate"/>
            </w:r>
            <w:r w:rsidR="008D7500">
              <w:rPr>
                <w:rFonts w:hint="cs"/>
                <w:b/>
                <w:bCs/>
                <w:noProof/>
                <w:webHidden/>
                <w:rtl/>
              </w:rPr>
              <w:t>שגיאה! הסימניה אינה מוגדרת.</w:t>
            </w:r>
            <w:r w:rsidR="001A4571">
              <w:rPr>
                <w:noProof/>
                <w:webHidden/>
                <w:rtl/>
              </w:rPr>
              <w:fldChar w:fldCharType="end"/>
            </w:r>
          </w:hyperlink>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A848BA">
      <w:pPr>
        <w:pStyle w:val="1"/>
        <w:jc w:val="both"/>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פייתון. השתמשנו בספריות מתמטיות כמו </w:t>
      </w:r>
      <w:r>
        <w:rPr>
          <w:rFonts w:ascii="Segoe UI Semilight" w:hAnsi="Segoe UI Semilight" w:cs="Segoe UI Semilight"/>
          <w:color w:val="000000" w:themeColor="text1"/>
          <w:sz w:val="24"/>
          <w:szCs w:val="24"/>
        </w:rPr>
        <w:t>numpy</w:t>
      </w:r>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r>
        <w:rPr>
          <w:rFonts w:ascii="Segoe UI Semilight" w:hAnsi="Segoe UI Semilight" w:cs="Segoe UI Semilight"/>
          <w:color w:val="000000" w:themeColor="text1"/>
          <w:sz w:val="24"/>
          <w:szCs w:val="24"/>
        </w:rPr>
        <w:t>scipy</w:t>
      </w:r>
      <w:r>
        <w:rPr>
          <w:rFonts w:ascii="Segoe UI Semilight" w:hAnsi="Segoe UI Semilight" w:cs="Segoe UI Semilight" w:hint="cs"/>
          <w:color w:val="000000" w:themeColor="text1"/>
          <w:sz w:val="24"/>
          <w:szCs w:val="24"/>
          <w:rtl/>
        </w:rPr>
        <w:t xml:space="preserve"> על מנת לפצח את הנוסחא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r>
        <w:rPr>
          <w:rFonts w:ascii="Segoe UI Semilight" w:hAnsi="Segoe UI Semilight" w:cs="Segoe UI Semilight"/>
          <w:color w:val="000000" w:themeColor="text1"/>
          <w:sz w:val="24"/>
          <w:szCs w:val="24"/>
        </w:rPr>
        <w:t>pycrypto</w:t>
      </w:r>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A848BA">
      <w:pPr>
        <w:pStyle w:val="2"/>
        <w:jc w:val="both"/>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A848BA">
      <w:pPr>
        <w:pStyle w:val="NormalWeb"/>
        <w:bidi/>
        <w:spacing w:before="120" w:beforeAutospacing="0" w:after="200" w:afterAutospacing="0"/>
        <w:jc w:val="both"/>
        <w:rPr>
          <w:rFonts w:ascii="Segoe UI Semilight" w:hAnsi="Segoe UI Semilight" w:cs="Segoe UI Semilight"/>
          <w:rtl/>
        </w:rPr>
      </w:pPr>
    </w:p>
    <w:p w:rsidR="00E1611B" w:rsidRPr="00E1611B" w:rsidRDefault="00E1611B"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78468F" w:rsidP="00A848BA">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00B205E5"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r w:rsidR="00AA3B78">
        <w:rPr>
          <w:rFonts w:ascii="Segoe UI Semilight" w:hAnsi="Segoe UI Semilight" w:cs="Segoe UI Semilight" w:hint="cs"/>
          <w:rtl/>
        </w:rPr>
        <w:t xml:space="preserve">כח </w:t>
      </w:r>
      <w:r w:rsidR="00B06B96">
        <w:rPr>
          <w:rFonts w:ascii="Segoe UI Semilight" w:hAnsi="Segoe UI Semilight" w:cs="Segoe UI Semilight" w:hint="cs"/>
          <w:rtl/>
        </w:rPr>
        <w:t>מסוים על מנת לייצר כמות מפתחות נדרשת</w:t>
      </w:r>
      <w:r w:rsidR="00B205E5" w:rsidRPr="00A01456">
        <w:rPr>
          <w:rFonts w:ascii="Segoe UI Semilight" w:hAnsi="Segoe UI Semilight" w:cs="Segoe UI Semilight"/>
          <w:rtl/>
        </w:rPr>
        <w:t>).</w:t>
      </w:r>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lastRenderedPageBreak/>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0A500DF"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6B3CB14"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23038C6"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lastRenderedPageBreak/>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בשביל 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0"/>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1544576"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ישוב גודל מאגר המפתחות ויצירתו</w:t>
      </w:r>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hint="cs"/>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57734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0592"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Fonts w:hint="cs"/>
          <w:rtl/>
        </w:rPr>
      </w:pPr>
    </w:p>
    <w:p w:rsidR="00645F74" w:rsidRDefault="00524644" w:rsidP="00A848BA">
      <w:pPr>
        <w:pStyle w:val="3"/>
        <w:numPr>
          <w:ilvl w:val="0"/>
          <w:numId w:val="43"/>
        </w:numPr>
        <w:jc w:val="both"/>
        <w:rPr>
          <w:rFonts w:ascii="Segoe UI Semilight" w:eastAsia="Times New Roman" w:hAnsi="Segoe UI Semilight" w:cs="Segoe UI Semilight"/>
          <w:color w:val="2E74B5" w:themeColor="accent1" w:themeShade="BF"/>
        </w:rPr>
      </w:pPr>
      <w:r>
        <w:rPr>
          <w:rFonts w:ascii="Segoe UI Semilight" w:eastAsia="Times New Roman" w:hAnsi="Segoe UI Semilight" w:cs="Segoe UI Semilight" w:hint="cs"/>
          <w:color w:val="2E74B5" w:themeColor="accent1" w:themeShade="BF"/>
          <w:rtl/>
        </w:rPr>
        <w:t>מציאת מפתח משותף</w:t>
      </w:r>
    </w:p>
    <w:p w:rsidR="006A3DCA" w:rsidRPr="00645F74" w:rsidRDefault="006A3DCA" w:rsidP="00A848BA">
      <w:pPr>
        <w:spacing w:before="120" w:after="200"/>
        <w:ind w:left="360"/>
        <w:jc w:val="both"/>
        <w:rPr>
          <w:rFonts w:ascii="Segoe UI Semilight" w:hAnsi="Segoe UI Semilight" w:cs="Segoe UI Semilight" w:hint="cs"/>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r>
        <w:rPr>
          <w:rFonts w:ascii="Segoe UI Semilight" w:hAnsi="Segoe UI Semilight" w:cs="Segoe UI Semilight" w:hint="cs"/>
          <w:color w:val="222A35" w:themeColor="text2" w:themeShade="80"/>
          <w:sz w:val="24"/>
          <w:szCs w:val="24"/>
          <w:rtl/>
        </w:rPr>
        <w:t>איתו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760"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A848BA">
      <w:pPr>
        <w:pStyle w:val="3"/>
        <w:numPr>
          <w:ilvl w:val="0"/>
          <w:numId w:val="43"/>
        </w:numPr>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רשת בטוחה</w:t>
      </w:r>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RDefault="00BF3F16" w:rsidP="00A848BA">
      <w:pPr>
        <w:spacing w:before="120" w:after="200"/>
        <w:ind w:left="360"/>
        <w:jc w:val="both"/>
        <w:rPr>
          <w:rFonts w:ascii="Segoe UI Semilight" w:hAnsi="Segoe UI Semilight" w:cs="Segoe UI Semilight" w:hint="cs"/>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697A1D" w:rsidRDefault="001F7827" w:rsidP="00A848BA">
      <w:pPr>
        <w:pStyle w:val="3"/>
        <w:jc w:val="both"/>
        <w:rPr>
          <w:rFonts w:ascii="Segoe UI Semilight" w:eastAsia="Times New Roman" w:hAnsi="Segoe UI Semilight" w:cs="Segoe UI Semilight"/>
          <w:color w:val="2E74B5" w:themeColor="accent1" w:themeShade="BF"/>
          <w:rtl/>
        </w:rPr>
      </w:pPr>
      <w:r>
        <w:rPr>
          <w:rFonts w:ascii="Segoe UI Semilight" w:hAnsi="Segoe UI Semilight" w:cs="Segoe UI Semilight"/>
          <w:noProof/>
          <w:color w:val="000000" w:themeColor="text1"/>
          <w:sz w:val="26"/>
        </w:rPr>
        <w:drawing>
          <wp:anchor distT="0" distB="0" distL="114300" distR="114300" simplePos="0" relativeHeight="251665408" behindDoc="0" locked="0" layoutInCell="1" allowOverlap="1">
            <wp:simplePos x="0" y="0"/>
            <wp:positionH relativeFrom="column">
              <wp:posOffset>123825</wp:posOffset>
            </wp:positionH>
            <wp:positionV relativeFrom="paragraph">
              <wp:posOffset>-217805</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r w:rsidR="00697A1D" w:rsidRPr="0051310E">
        <w:rPr>
          <w:rFonts w:ascii="Segoe UI Semilight" w:eastAsia="Times New Roman" w:hAnsi="Segoe UI Semilight" w:cs="Segoe UI Semilight" w:hint="cs"/>
          <w:color w:val="2E74B5" w:themeColor="accent1" w:themeShade="BF"/>
          <w:rtl/>
        </w:rPr>
        <w:t>נוסחאות מתמטיות</w:t>
      </w:r>
    </w:p>
    <w:p w:rsidR="008F691E" w:rsidRPr="008F691E" w:rsidRDefault="00B45077" w:rsidP="00A5715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על מנת לפצח את הבעיה</w:t>
      </w:r>
      <w:r w:rsidR="00B87BEC">
        <w:rPr>
          <w:rFonts w:ascii="Segoe UI Semilight" w:hAnsi="Segoe UI Semilight" w:cs="Segoe UI Semilight" w:hint="cs"/>
          <w:color w:val="000000" w:themeColor="text1"/>
          <w:sz w:val="26"/>
          <w:szCs w:val="24"/>
          <w:rtl/>
        </w:rPr>
        <w:t xml:space="preserve"> השתמשנו בספריות </w:t>
      </w:r>
      <w:r w:rsidR="00B87BEC">
        <w:rPr>
          <w:rFonts w:ascii="Segoe UI Semilight" w:hAnsi="Segoe UI Semilight" w:cs="Segoe UI Semilight"/>
          <w:color w:val="000000" w:themeColor="text1"/>
          <w:sz w:val="26"/>
          <w:szCs w:val="24"/>
        </w:rPr>
        <w:t>scipy, numpy</w:t>
      </w:r>
      <w:r w:rsidR="00A5715A">
        <w:rPr>
          <w:rFonts w:ascii="Segoe UI Semilight" w:hAnsi="Segoe UI Semilight" w:cs="Segoe UI Semilight" w:hint="cs"/>
          <w:color w:val="000000" w:themeColor="text1"/>
          <w:sz w:val="26"/>
          <w:szCs w:val="24"/>
          <w:rtl/>
        </w:rPr>
        <w:t>. פיצוח הנוסחה</w:t>
      </w:r>
      <w:r w:rsidR="00B87BEC">
        <w:rPr>
          <w:rFonts w:ascii="Segoe UI Semilight" w:hAnsi="Segoe UI Semilight" w:cs="Segoe UI Semilight" w:hint="cs"/>
          <w:color w:val="000000" w:themeColor="text1"/>
          <w:sz w:val="26"/>
          <w:szCs w:val="24"/>
          <w:rtl/>
        </w:rPr>
        <w:t xml:space="preserve"> היא בעיית </w:t>
      </w:r>
      <w:r w:rsidR="00B87BEC">
        <w:rPr>
          <w:rFonts w:ascii="Segoe UI Semilight" w:hAnsi="Segoe UI Semilight" w:cs="Segoe UI Semilight"/>
          <w:color w:val="000000" w:themeColor="text1"/>
          <w:sz w:val="26"/>
          <w:szCs w:val="24"/>
        </w:rPr>
        <w:t xml:space="preserve"> np </w:t>
      </w:r>
      <w:r w:rsidR="00B87BEC">
        <w:rPr>
          <w:rFonts w:ascii="Segoe UI Semilight" w:hAnsi="Segoe UI Semilight" w:cs="Segoe UI Semilight" w:hint="cs"/>
          <w:color w:val="000000" w:themeColor="text1"/>
          <w:sz w:val="26"/>
          <w:szCs w:val="24"/>
          <w:rtl/>
        </w:rPr>
        <w:t>קשה</w:t>
      </w:r>
    </w:p>
    <w:p w:rsidR="00697A1D" w:rsidRPr="0051310E" w:rsidRDefault="00697A1D"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697A1D" w:rsidRDefault="00697A1D"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697A1D" w:rsidRDefault="00697A1D" w:rsidP="00A848BA">
      <w:pPr>
        <w:spacing w:before="120" w:after="200"/>
        <w:jc w:val="both"/>
        <w:rPr>
          <w:rFonts w:ascii="Segoe UI Semilight" w:hAnsi="Segoe UI Semilight" w:cs="Segoe UI Semilight"/>
          <w:color w:val="000000" w:themeColor="text1"/>
          <w:sz w:val="26"/>
          <w:szCs w:val="24"/>
          <w:rtl/>
        </w:rPr>
      </w:pPr>
      <w:r w:rsidRPr="0051310E">
        <w:rPr>
          <w:rFonts w:ascii="Segoe UI Semilight" w:eastAsia="Times New Roman" w:hAnsi="Segoe UI Semilight" w:cs="Segoe UI Semilight" w:hint="cs"/>
          <w:color w:val="2E74B5" w:themeColor="accent1" w:themeShade="BF"/>
          <w:rtl/>
        </w:rPr>
        <w:t>מכשירים</w:t>
      </w:r>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r w:rsidRPr="00E110D2">
        <w:rPr>
          <w:rFonts w:ascii="Segoe UI Semilight" w:eastAsia="Times New Roman" w:hAnsi="Segoe UI Semilight" w:cs="Segoe UI Semilight" w:hint="cs"/>
          <w:rtl/>
        </w:rPr>
        <w:t>תיאור המערכת שמומשה</w:t>
      </w:r>
    </w:p>
    <w:p w:rsidR="00270935" w:rsidRPr="00270935" w:rsidRDefault="00270935" w:rsidP="00270935">
      <w:pPr>
        <w:rPr>
          <w:rtl/>
        </w:rPr>
      </w:pPr>
    </w:p>
    <w:p w:rsidR="0051310E" w:rsidRDefault="0051310E" w:rsidP="00A848BA">
      <w:pPr>
        <w:pStyle w:val="3"/>
        <w:jc w:val="both"/>
        <w:rPr>
          <w:rtl/>
        </w:rPr>
      </w:pPr>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bookmarkStart w:id="11" w:name="_GoBack"/>
      <w:r>
        <w:rPr>
          <w:noProof/>
        </w:rPr>
        <w:lastRenderedPageBreak/>
        <w:drawing>
          <wp:anchor distT="0" distB="0" distL="114300" distR="114300" simplePos="0" relativeHeight="25177804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bookmarkEnd w:id="11"/>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מציאת מאסטר</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r w:rsidRPr="00270935">
        <w:rPr>
          <w:rFonts w:ascii="Segoe UI Semilight" w:eastAsia="Times New Roman" w:hAnsi="Segoe UI Semilight" w:cs="Segoe UI Semilight" w:hint="cs"/>
          <w:color w:val="2E74B5" w:themeColor="accent1" w:themeShade="BF"/>
          <w:rtl/>
        </w:rPr>
        <w:t xml:space="preserve">2. </w:t>
      </w:r>
      <w:r w:rsidRPr="00270935">
        <w:rPr>
          <w:rFonts w:ascii="Segoe UI Semilight" w:eastAsia="Times New Roman" w:hAnsi="Segoe UI Semilight" w:cs="Segoe UI Semilight" w:hint="cs"/>
          <w:color w:val="2E74B5" w:themeColor="accent1" w:themeShade="BF"/>
          <w:rtl/>
        </w:rPr>
        <w:t>חישוב גודל מאגר המפתחות ויצירתו</w:t>
      </w:r>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774976"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rFonts w:hint="cs"/>
          <w:color w:val="000000" w:themeColor="text1"/>
          <w:sz w:val="26"/>
        </w:rPr>
      </w:pPr>
      <w:r>
        <w:rPr>
          <w:rFonts w:ascii="Segoe UI Semilight" w:eastAsia="Times New Roman" w:hAnsi="Segoe UI Semilight" w:cs="Segoe UI Semilight" w:hint="cs"/>
          <w:color w:val="2E74B5" w:themeColor="accent1" w:themeShade="BF"/>
          <w:rtl/>
        </w:rPr>
        <w:t>שליחת מפתחות באופן מוצפן</w:t>
      </w:r>
    </w:p>
    <w:p w:rsidR="00CE6DF7" w:rsidRDefault="00E35224" w:rsidP="00CE6DF7">
      <w:pPr>
        <w:spacing w:before="120" w:after="200"/>
        <w:jc w:val="both"/>
        <w:rPr>
          <w:rFonts w:ascii="Segoe UI Semilight" w:hAnsi="Segoe UI Semilight" w:cs="Segoe UI Semilight" w:hint="cs"/>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77292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hint="cs"/>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94080"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7667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715584"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צומת שולח לצומת אחר את אינדקסי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צומת המקבל מבצע חיתוך עם האינדקסים שלו, ושולח חזרה את אינדקס </w:t>
      </w:r>
      <w:r>
        <w:rPr>
          <w:rFonts w:ascii="Segoe UI Semilight" w:hAnsi="Segoe UI Semilight" w:cs="Segoe UI Semilight" w:hint="cs"/>
          <w:color w:val="000000" w:themeColor="text1"/>
          <w:sz w:val="26"/>
          <w:szCs w:val="24"/>
          <w:rtl/>
        </w:rPr>
        <w:t>המפתח</w:t>
      </w:r>
      <w:r>
        <w:rPr>
          <w:rFonts w:ascii="Segoe UI Semilight" w:hAnsi="Segoe UI Semilight" w:cs="Segoe UI Semilight" w:hint="cs"/>
          <w:color w:val="000000" w:themeColor="text1"/>
          <w:sz w:val="26"/>
          <w:szCs w:val="24"/>
          <w:rtl/>
        </w:rPr>
        <w:t xml:space="preserve">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745280"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768832"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hint="cs"/>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777024"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hint="cs"/>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נוסחאות מתמטיות</w:t>
      </w:r>
    </w:p>
    <w:p w:rsidR="00E110D2" w:rsidRPr="0051310E" w:rsidRDefault="00E110D2"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E110D2" w:rsidRDefault="00E110D2"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r>
        <w:rPr>
          <w:rFonts w:ascii="Segoe UI Semilight" w:hAnsi="Segoe UI Semilight" w:cs="Segoe UI Semilight"/>
          <w:color w:val="000000" w:themeColor="text1"/>
          <w:sz w:val="26"/>
          <w:szCs w:val="24"/>
        </w:rPr>
        <w:t>rasbery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12" w:name="_Toc507593112"/>
      <w:r w:rsidRPr="00A01456">
        <w:rPr>
          <w:rFonts w:ascii="Segoe UI Semilight" w:hAnsi="Segoe UI Semilight" w:cs="Segoe UI Semilight"/>
          <w:rtl/>
        </w:rPr>
        <w:t>תוכנית בדיקות</w:t>
      </w:r>
      <w:bookmarkEnd w:id="12"/>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t>בדיקות פונקציונליות</w:t>
      </w:r>
      <w:bookmarkEnd w:id="1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15" w:name="_Toc507593115"/>
      <w:r w:rsidRPr="00A01456">
        <w:rPr>
          <w:rFonts w:ascii="Segoe UI Semilight" w:hAnsi="Segoe UI Semilight" w:cs="Segoe UI Semilight"/>
          <w:rtl/>
        </w:rPr>
        <w:lastRenderedPageBreak/>
        <w:t>בדיקות תאימות</w:t>
      </w:r>
      <w:bookmarkEnd w:id="1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18"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8"/>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19" w:name="_Toc507593119"/>
      <w:r w:rsidRPr="00A01456">
        <w:rPr>
          <w:rFonts w:ascii="Segoe UI Semilight" w:hAnsi="Segoe UI Semilight" w:cs="Segoe UI Semilight"/>
          <w:rtl/>
        </w:rPr>
        <w:t>נספחים</w:t>
      </w:r>
      <w:bookmarkEnd w:id="19"/>
    </w:p>
    <w:p w:rsidR="00903A6C" w:rsidRPr="00A01456" w:rsidRDefault="00903A6C" w:rsidP="00A848BA">
      <w:pPr>
        <w:pStyle w:val="2"/>
        <w:numPr>
          <w:ilvl w:val="0"/>
          <w:numId w:val="21"/>
        </w:numPr>
        <w:jc w:val="both"/>
        <w:rPr>
          <w:rFonts w:ascii="Segoe UI Semilight" w:hAnsi="Segoe UI Semilight" w:cs="Segoe UI Semilight"/>
          <w:rtl/>
        </w:rPr>
      </w:pPr>
      <w:bookmarkStart w:id="20" w:name="_Toc507593120"/>
      <w:r w:rsidRPr="00A01456">
        <w:rPr>
          <w:rFonts w:ascii="Segoe UI Semilight" w:hAnsi="Segoe UI Semilight" w:cs="Segoe UI Semilight"/>
          <w:rtl/>
        </w:rPr>
        <w:t>רשימת ספרות \ ביבליוגרפיה</w:t>
      </w:r>
      <w:bookmarkEnd w:id="20"/>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0"/>
      <w:footerReference w:type="default" r:id="rId5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26DA" w:rsidRDefault="00CD26DA">
      <w:r>
        <w:separator/>
      </w:r>
    </w:p>
  </w:endnote>
  <w:endnote w:type="continuationSeparator" w:id="0">
    <w:p w:rsidR="00CD26DA" w:rsidRDefault="00CD2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2A6" w:rsidRPr="00AE6642" w:rsidRDefault="003B42A6"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26DA" w:rsidRDefault="00CD26DA">
      <w:r>
        <w:separator/>
      </w:r>
    </w:p>
  </w:footnote>
  <w:footnote w:type="continuationSeparator" w:id="0">
    <w:p w:rsidR="00CD26DA" w:rsidRDefault="00CD26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2A6" w:rsidRDefault="003B42A6"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42A6" w:rsidRDefault="003B42A6">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4"/>
  </w:num>
  <w:num w:numId="3">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num>
  <w:num w:numId="6">
    <w:abstractNumId w:val="3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0"/>
  </w:num>
  <w:num w:numId="18">
    <w:abstractNumId w:val="23"/>
  </w:num>
  <w:num w:numId="19">
    <w:abstractNumId w:val="30"/>
  </w:num>
  <w:num w:numId="20">
    <w:abstractNumId w:val="16"/>
  </w:num>
  <w:num w:numId="21">
    <w:abstractNumId w:val="14"/>
  </w:num>
  <w:num w:numId="22">
    <w:abstractNumId w:val="26"/>
  </w:num>
  <w:num w:numId="23">
    <w:abstractNumId w:val="36"/>
  </w:num>
  <w:num w:numId="24">
    <w:abstractNumId w:val="39"/>
    <w:lvlOverride w:ilvl="0">
      <w:lvl w:ilvl="0">
        <w:numFmt w:val="decimal"/>
        <w:lvlText w:val="%1."/>
        <w:lvlJc w:val="left"/>
      </w:lvl>
    </w:lvlOverride>
  </w:num>
  <w:num w:numId="25">
    <w:abstractNumId w:val="31"/>
  </w:num>
  <w:num w:numId="26">
    <w:abstractNumId w:val="24"/>
  </w:num>
  <w:num w:numId="27">
    <w:abstractNumId w:val="42"/>
  </w:num>
  <w:num w:numId="28">
    <w:abstractNumId w:val="25"/>
  </w:num>
  <w:num w:numId="29">
    <w:abstractNumId w:val="21"/>
  </w:num>
  <w:num w:numId="30">
    <w:abstractNumId w:val="28"/>
  </w:num>
  <w:num w:numId="31">
    <w:abstractNumId w:val="35"/>
  </w:num>
  <w:num w:numId="32">
    <w:abstractNumId w:val="10"/>
  </w:num>
  <w:num w:numId="33">
    <w:abstractNumId w:val="41"/>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num>
  <w:num w:numId="38">
    <w:abstractNumId w:val="15"/>
  </w:num>
  <w:num w:numId="39">
    <w:abstractNumId w:val="19"/>
  </w:num>
  <w:num w:numId="40">
    <w:abstractNumId w:val="13"/>
  </w:num>
  <w:num w:numId="41">
    <w:abstractNumId w:val="33"/>
  </w:num>
  <w:num w:numId="42">
    <w:abstractNumId w:val="18"/>
  </w:num>
  <w:num w:numId="43">
    <w:abstractNumId w:val="12"/>
  </w:num>
  <w:num w:numId="44">
    <w:abstractNumId w:val="32"/>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E1C31"/>
    <w:rsid w:val="000F2E26"/>
    <w:rsid w:val="000F51B4"/>
    <w:rsid w:val="001144A6"/>
    <w:rsid w:val="00115632"/>
    <w:rsid w:val="00115F88"/>
    <w:rsid w:val="00116AC9"/>
    <w:rsid w:val="00123616"/>
    <w:rsid w:val="00127619"/>
    <w:rsid w:val="0013479C"/>
    <w:rsid w:val="001602A1"/>
    <w:rsid w:val="001A21BC"/>
    <w:rsid w:val="001A4571"/>
    <w:rsid w:val="001B7210"/>
    <w:rsid w:val="001C2471"/>
    <w:rsid w:val="001D2BB2"/>
    <w:rsid w:val="001E1889"/>
    <w:rsid w:val="001E3B1B"/>
    <w:rsid w:val="001F26F0"/>
    <w:rsid w:val="001F2733"/>
    <w:rsid w:val="001F7827"/>
    <w:rsid w:val="00205838"/>
    <w:rsid w:val="00224848"/>
    <w:rsid w:val="00246C9B"/>
    <w:rsid w:val="002540C5"/>
    <w:rsid w:val="0025719E"/>
    <w:rsid w:val="00262E8E"/>
    <w:rsid w:val="00270935"/>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42A6"/>
    <w:rsid w:val="003B7773"/>
    <w:rsid w:val="003B7C2A"/>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691E"/>
    <w:rsid w:val="009024B9"/>
    <w:rsid w:val="0090275B"/>
    <w:rsid w:val="00903A6C"/>
    <w:rsid w:val="0092785B"/>
    <w:rsid w:val="00936D64"/>
    <w:rsid w:val="00946C26"/>
    <w:rsid w:val="00947DC0"/>
    <w:rsid w:val="009510D6"/>
    <w:rsid w:val="00962772"/>
    <w:rsid w:val="00971216"/>
    <w:rsid w:val="00977AAD"/>
    <w:rsid w:val="00977D77"/>
    <w:rsid w:val="00985A26"/>
    <w:rsid w:val="00991024"/>
    <w:rsid w:val="009968E3"/>
    <w:rsid w:val="009A2662"/>
    <w:rsid w:val="009A78C4"/>
    <w:rsid w:val="009B024F"/>
    <w:rsid w:val="009B7EA1"/>
    <w:rsid w:val="009C1758"/>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71201"/>
    <w:rsid w:val="00A71450"/>
    <w:rsid w:val="00A742AD"/>
    <w:rsid w:val="00A830B9"/>
    <w:rsid w:val="00A848BA"/>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C0462"/>
    <w:rsid w:val="00BD0E19"/>
    <w:rsid w:val="00BD6B4D"/>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B481F"/>
    <w:rsid w:val="00CB5755"/>
    <w:rsid w:val="00CC0619"/>
    <w:rsid w:val="00CC1633"/>
    <w:rsid w:val="00CD10BF"/>
    <w:rsid w:val="00CD26DA"/>
    <w:rsid w:val="00CE17DE"/>
    <w:rsid w:val="00CE2863"/>
    <w:rsid w:val="00CE6DF7"/>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224"/>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56AF6"/>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UnresolvedMention">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he.wikipedia.org/wiki/AES"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hyperlink" Target="https://github.com/reutnagar/distributed-RSA-for-IoT" TargetMode="External"/><Relationship Id="rId51"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4.jpeg"/></Relationships>
</file>

<file path=word/_rels/header1.xml.rels><?xml version="1.0" encoding="UTF-8" standalone="yes"?>
<Relationships xmlns="http://schemas.openxmlformats.org/package/2006/relationships"><Relationship Id="rId1" Type="http://schemas.openxmlformats.org/officeDocument/2006/relationships/image" Target="media/image23.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C8D29-0516-4690-88AF-AAE40126F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7</TotalTime>
  <Pages>23</Pages>
  <Words>5430</Words>
  <Characters>27155</Characters>
  <Application>Microsoft Office Word</Application>
  <DocSecurity>0</DocSecurity>
  <Lines>226</Lines>
  <Paragraphs>6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42</cp:revision>
  <cp:lastPrinted>2018-02-28T10:25:00Z</cp:lastPrinted>
  <dcterms:created xsi:type="dcterms:W3CDTF">2015-10-17T21:02:00Z</dcterms:created>
  <dcterms:modified xsi:type="dcterms:W3CDTF">2018-06-18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